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18F076" w14:textId="77777777" w:rsidR="002D5BE6" w:rsidRDefault="00C721EB">
      <w:r>
        <w:t>Title:</w:t>
      </w:r>
      <w:r w:rsidR="002D5BE6">
        <w:t xml:space="preserve"> </w:t>
      </w:r>
    </w:p>
    <w:p w14:paraId="48F285F3" w14:textId="77777777" w:rsidR="002D5BE6" w:rsidRDefault="002D5BE6"/>
    <w:p w14:paraId="79F0CBDB" w14:textId="1B099F4F" w:rsidR="00C721EB" w:rsidRDefault="002D5BE6">
      <w:r>
        <w:t>Predicting tropical flowering co-occurrence using phylogenetic, trait, and species interactions</w:t>
      </w:r>
    </w:p>
    <w:p w14:paraId="5B315FFB" w14:textId="103C0890" w:rsidR="002D5BE6" w:rsidRDefault="002D5BE6"/>
    <w:p w14:paraId="6A2130C3" w14:textId="663B92E8" w:rsidR="002D5BE6" w:rsidRDefault="002D5BE6">
      <w:r>
        <w:t xml:space="preserve">Co-flowering increases with pollinator niche overlap in a tropical community </w:t>
      </w:r>
    </w:p>
    <w:p w14:paraId="1FC40AC7" w14:textId="3EDE4969" w:rsidR="002D5BE6" w:rsidRDefault="002D5BE6"/>
    <w:p w14:paraId="22441464" w14:textId="22E1FFA4" w:rsidR="00C721EB" w:rsidRDefault="00C721EB">
      <w:r>
        <w:t>Authors:</w:t>
      </w:r>
      <w:r w:rsidR="002D5BE6">
        <w:t xml:space="preserve"> </w:t>
      </w:r>
    </w:p>
    <w:p w14:paraId="5BFCE457" w14:textId="0FD0B427" w:rsidR="00C721EB" w:rsidRDefault="00C721EB"/>
    <w:p w14:paraId="549BE7C6" w14:textId="58804CAC" w:rsidR="00C721EB" w:rsidRDefault="00C721EB">
      <w:r>
        <w:t>Target Journal:</w:t>
      </w:r>
      <w:r w:rsidR="002D5BE6">
        <w:t xml:space="preserve"> American Naturalist? </w:t>
      </w:r>
    </w:p>
    <w:p w14:paraId="429B5C81" w14:textId="6915B943" w:rsidR="00C721EB" w:rsidRDefault="00C721EB"/>
    <w:p w14:paraId="10619454" w14:textId="1F8F0150" w:rsidR="00C721EB" w:rsidRDefault="00C721EB">
      <w:r>
        <w:t>Abstract:</w:t>
      </w:r>
    </w:p>
    <w:p w14:paraId="4C320B84" w14:textId="77777777" w:rsidR="00C721EB" w:rsidRDefault="00C721EB"/>
    <w:p w14:paraId="5DD910FA" w14:textId="24773A5B" w:rsidR="00C721EB" w:rsidRDefault="00C721EB">
      <w:r>
        <w:t>Keywords:</w:t>
      </w:r>
    </w:p>
    <w:p w14:paraId="0D06786C" w14:textId="4C468606" w:rsidR="00C721EB" w:rsidRDefault="00C721EB"/>
    <w:p w14:paraId="48907643" w14:textId="77777777" w:rsidR="00C721EB" w:rsidRDefault="00C721EB"/>
    <w:p w14:paraId="071E1C90" w14:textId="26E9BFB4" w:rsidR="00C721EB" w:rsidRDefault="00C721EB">
      <w:r>
        <w:t>Introduction</w:t>
      </w:r>
    </w:p>
    <w:p w14:paraId="706C2D9C" w14:textId="77777777" w:rsidR="00C721EB" w:rsidRDefault="00C721EB"/>
    <w:p w14:paraId="7E58CE81" w14:textId="13C175CA" w:rsidR="001E2CF0" w:rsidRDefault="001C6838">
      <w:r>
        <w:t>Explaining the co-occurrence of related species in diverse assemblages is a persistent aim of community ecology (Colwell, Fine</w:t>
      </w:r>
      <w:r w:rsidR="003E2B95">
        <w:t>, Brown</w:t>
      </w:r>
      <w:r>
        <w:t>). The balance between differences in species mean fitness and niche overla</w:t>
      </w:r>
      <w:r w:rsidR="00C21A77">
        <w:t>p lead to observed patterns of presence</w:t>
      </w:r>
      <w:r>
        <w:t xml:space="preserve"> within local assemblages (Chesson, Adler, Kraft). In tropical plant assemblages, the observed co-occurrence of many congeneric species has suggested that co-occurrence may be related to niche-based (Swenson, Cavender-Bares), non-equilibrium (</w:t>
      </w:r>
      <w:proofErr w:type="spellStart"/>
      <w:r>
        <w:t>Jetz</w:t>
      </w:r>
      <w:proofErr w:type="spellEnd"/>
      <w:r>
        <w:t xml:space="preserve">), or neutral processes (Hubble). Analysis of species communities tend to focus on species occupancy as the primary window into mechanisms of co-occurrence. Fewer studies have evaluated the importance of species interactions as mediating patterns of co-occurrence at local and regional levels. This is largely because gathering data on species interactions is time-consuming and labor-intensive. </w:t>
      </w:r>
      <w:r w:rsidR="00C721EB">
        <w:t xml:space="preserve">Here we </w:t>
      </w:r>
      <w:r w:rsidR="00781648">
        <w:t xml:space="preserve">analyze a multi-year dataset of </w:t>
      </w:r>
      <w:r w:rsidR="00C721EB">
        <w:t xml:space="preserve">co-flowering and pollinator overlap among related </w:t>
      </w:r>
      <w:proofErr w:type="spellStart"/>
      <w:r w:rsidR="00781648">
        <w:t>G</w:t>
      </w:r>
      <w:r w:rsidR="00C721EB">
        <w:t>esneriaceae</w:t>
      </w:r>
      <w:proofErr w:type="spellEnd"/>
      <w:r w:rsidR="00C721EB">
        <w:t xml:space="preserve"> species in a diverse cloud-forest assemblage.</w:t>
      </w:r>
      <w:r w:rsidR="004938C0">
        <w:t xml:space="preserve"> Combining data on floral morphology, evolutionary relatedness, and observed pollinator visitation, we can test a diverse set of candidate models to assess seasonal flowering communities. </w:t>
      </w:r>
    </w:p>
    <w:p w14:paraId="3758E711" w14:textId="77777777" w:rsidR="001E2CF0" w:rsidRDefault="001E2CF0"/>
    <w:p w14:paraId="3B94932F" w14:textId="1536A579" w:rsidR="001C6838" w:rsidRDefault="001C6838" w:rsidP="002D5BE6">
      <w:pPr>
        <w:ind w:firstLine="720"/>
      </w:pPr>
      <w:r>
        <w:t xml:space="preserve">For flowering plants, interactions with pollinators can yield insight into the potential roles of competition </w:t>
      </w:r>
      <w:r w:rsidR="002D5BE6">
        <w:t xml:space="preserve">and facilitation </w:t>
      </w:r>
      <w:r>
        <w:t xml:space="preserve">in maintaining co-occurrence. </w:t>
      </w:r>
      <w:r w:rsidR="00F859A2">
        <w:t>C</w:t>
      </w:r>
      <w:r>
        <w:t xml:space="preserve">ompetition among closely related species should lead to low co-flowering, thereby reducing </w:t>
      </w:r>
      <w:proofErr w:type="spellStart"/>
      <w:r>
        <w:t>heterospecific</w:t>
      </w:r>
      <w:proofErr w:type="spellEnd"/>
      <w:r>
        <w:t xml:space="preserve"> pollen transfer and potentially negative impacts of hybridization. Alternatively, co-flowering among related species could lead to pollinator facilitation, in which the local abundance of resources attracts many pollinators, leading to increased fitness for all species. Evidence </w:t>
      </w:r>
      <w:r w:rsidR="00875512">
        <w:t>…</w:t>
      </w:r>
    </w:p>
    <w:p w14:paraId="1EDA20A7" w14:textId="66E75E79" w:rsidR="001C6838" w:rsidRDefault="001C6838"/>
    <w:p w14:paraId="0C9E4037" w14:textId="0F6C0C97" w:rsidR="00A9298D" w:rsidRDefault="001C6838" w:rsidP="002D5BE6">
      <w:pPr>
        <w:ind w:firstLine="720"/>
      </w:pPr>
      <w:r>
        <w:t xml:space="preserve">The complex interplay between phylogenetic relatedness, morphological diversity, and </w:t>
      </w:r>
      <w:r w:rsidR="00DC37E1">
        <w:t xml:space="preserve">species interactions complicates quantitative analysis of species co-occurrence. </w:t>
      </w:r>
      <w:r w:rsidR="001E2CF0">
        <w:t xml:space="preserve">We follow the general philosophy of phylogenetic generalized linear mixed models presented in </w:t>
      </w:r>
      <w:r w:rsidR="002D5BE6">
        <w:fldChar w:fldCharType="begin" w:fldLock="1"/>
      </w:r>
      <w:r w:rsidR="002D5BE6">
        <w:instrText>ADDIN CSL_CITATION { "citationItems" : [ { "id" : "ITEM-1", "itemData" : { "DOI" : "10.1890/12-1948.1", "ISBN" : "0012-9658", "ISSN" : "00129658", "PMID" : "24358717", "abstract" : "Ecological networks of two interacting guilds of species, such as flowering plants and pollinators, are common in nature, and studying their structure can yield insights into their resilience to environmental disturbances. Here we develop analytical methods for exploring the strengths of interactions within bipartite networks consisting of two guilds of phylogenetically related species. We then apply these methods to investigate the resilience of a plant-pollinator community to anticipated climate change. The methods allow the statistical assessment of, for example, whether closely related pollinators are more likely to visit plants with similar relative frequencies, and whether closely related pollinators tend to visit closely related plants. The methods can also incorporate trait information, allowing us to identify which plant traits are likely responsible for attracting different pollinators. These questions are important for our study of 14 prairie plants and their 22 insect pollinators. Over the last 70 years, six of the plants have advanced their flowering, while eight have not. When we experimentally forced earlier flowering times, five of the six advanced-flowering species experienced higher pollinator visitation rates, whereas only one of the eight other species had more visits; this network thus appears resilient to climate change, because those species with advanced flowering have ample pollinators earlier in the season. Using the methods developed here, we show that advanced-flowering plants did not have a distinct pollinator community from the other eight species. Furthermore, pollinator phylogeny did not explain pollinator community composition; closely related pollinators were not more likely to visit the same plant species. However, differences among pollinator communities visiting different plants were explained by plant height, floral color, and symmetry. As a result, closely related plants attracted similar numbers of pollinators. By parsing out characteristics that explain why plants share pollinators, we can identify plant species that likely share a common fate in a changing climate.", "author" : [ { "dropping-particle" : "", "family" : "Rafferty", "given" : "Nicole E.", "non-dropping-particle" : "", "parse-names" : false, "suffix" : "" }, { "dropping-particle" : "", "family" : "Ives", "given" : "Anthony R.", "non-dropping-particle" : "", "parse-names" : false, "suffix" : "" } ], "container-title" : "Ecology", "id" : "ITEM-1", "issue" : "10", "issued" : { "date-parts" : [ [ "2013" ] ] }, "page" : "2321-2333", "title" : "Phylogenetic trait-based analyses of ecological networks", "type" : "article-journal", "volume" : "94" }, "uris" : [ "http://www.mendeley.com/documents/?uuid=73d04d54-2bb2-46b3-aaeb-242c2398d4b0" ] }, { "id" : "ITEM-2", "itemData" : { "ISSN" : "0012-9615", "author" : [ { "dropping-particle" : "", "family" : "Ives", "given" : "A.", "non-dropping-particle" : "", "parse-names" : false, "suffix" : "" }, { "dropping-particle" : "", "family" : "Helmus", "given" : "M.", "non-dropping-particle" : "", "parse-names" : false, "suffix" : "" } ], "container-title" : "Ecological Monographs", "id" : "ITEM-2", "issue" : "3", "issued" : { "date-parts" : [ [ "2011" ] ] }, "page" : "511-525", "title" : "Generalized linear mixed models for phylogenetic analyses of community structure", "type" : "article-journal", "volume" : "81" }, "uris" : [ "http://www.mendeley.com/documents/?uuid=6871e357-45eb-49fd-9942-6c18a6eb7061" ] } ], "mendeley" : { "formattedCitation" : "(Ives &amp; Helmus, 2011; Rafferty &amp; Ives, 2013)", "plainTextFormattedCitation" : "(Ives &amp; Helmus, 2011; Rafferty &amp; Ives, 2013)", "previouslyFormattedCitation" : "(Ives &amp; Helmus, 2011; Rafferty &amp; Ives, 2013)" }, "properties" : {  }, "schema" : "https://github.com/citation-style-language/schema/raw/master/csl-citation.json" }</w:instrText>
      </w:r>
      <w:r w:rsidR="002D5BE6">
        <w:fldChar w:fldCharType="separate"/>
      </w:r>
      <w:r w:rsidR="002D5BE6" w:rsidRPr="002D5BE6">
        <w:rPr>
          <w:noProof/>
        </w:rPr>
        <w:t>(Ives &amp; Helmus, 2011; Rafferty &amp; Ives, 2013)</w:t>
      </w:r>
      <w:r w:rsidR="002D5BE6">
        <w:fldChar w:fldCharType="end"/>
      </w:r>
      <w:r w:rsidR="001E2CF0">
        <w:t xml:space="preserve">. </w:t>
      </w:r>
      <w:r w:rsidR="00BB6FE5">
        <w:t xml:space="preserve">Our quantitative approach, 1) </w:t>
      </w:r>
      <w:r w:rsidR="002A2810">
        <w:t xml:space="preserve">estimates </w:t>
      </w:r>
      <w:r w:rsidR="002D5BE6">
        <w:t xml:space="preserve">co-flowering intensity based on </w:t>
      </w:r>
      <w:r w:rsidR="002A2810">
        <w:t>models of</w:t>
      </w:r>
      <w:r w:rsidR="002D5BE6">
        <w:t xml:space="preserve"> phylogeny, trait, and interaction</w:t>
      </w:r>
      <w:r w:rsidR="002A2810">
        <w:t xml:space="preserve"> co-variance, </w:t>
      </w:r>
      <w:r w:rsidR="002D5BE6">
        <w:t>2</w:t>
      </w:r>
      <w:r w:rsidR="00BB6FE5">
        <w:t xml:space="preserve">) </w:t>
      </w:r>
      <w:r w:rsidR="002D5BE6">
        <w:t>estimates</w:t>
      </w:r>
      <w:r w:rsidR="00BB6FE5">
        <w:t xml:space="preserve"> both </w:t>
      </w:r>
      <w:r w:rsidR="00BB6FE5">
        <w:lastRenderedPageBreak/>
        <w:t>the strength and uncertainty</w:t>
      </w:r>
      <w:r w:rsidR="002A2810">
        <w:t xml:space="preserve"> of co-flowering, </w:t>
      </w:r>
      <w:r w:rsidR="002D5BE6">
        <w:t>3</w:t>
      </w:r>
      <w:r w:rsidR="00BB6FE5">
        <w:t xml:space="preserve">) generates testable predictions for model comparison. </w:t>
      </w:r>
      <w:r w:rsidR="002A2810">
        <w:t xml:space="preserve">This final point is crucial in assessing the model fit, given the high risk of overfitting due to the highly variable nature of flowering timing. </w:t>
      </w:r>
      <w:r w:rsidR="002D5BE6">
        <w:t xml:space="preserve">By withholding data from model fitting, </w:t>
      </w:r>
      <w:r w:rsidR="004938C0">
        <w:t>we can</w:t>
      </w:r>
      <w:r w:rsidR="002D5BE6">
        <w:t xml:space="preserve"> assess the predictive power of candidate models.</w:t>
      </w:r>
      <w:r w:rsidR="004938C0">
        <w:t xml:space="preserve"> </w:t>
      </w:r>
    </w:p>
    <w:p w14:paraId="5D02C965" w14:textId="4EF502A7" w:rsidR="002D5BE6" w:rsidRDefault="002D5BE6" w:rsidP="002D5BE6">
      <w:pPr>
        <w:ind w:firstLine="720"/>
      </w:pPr>
    </w:p>
    <w:p w14:paraId="12381EDA" w14:textId="0E043B4F" w:rsidR="00C721EB" w:rsidRDefault="00C721EB"/>
    <w:p w14:paraId="776A3B18" w14:textId="68E14A65" w:rsidR="00C721EB" w:rsidRDefault="00C721EB">
      <w:r>
        <w:t>Methods</w:t>
      </w:r>
    </w:p>
    <w:p w14:paraId="0978DD63" w14:textId="5009DB24" w:rsidR="00C721EB" w:rsidRDefault="00C721EB" w:rsidP="00C721EB">
      <w:pPr>
        <w:pStyle w:val="ListParagraph"/>
        <w:numPr>
          <w:ilvl w:val="0"/>
          <w:numId w:val="2"/>
        </w:numPr>
      </w:pPr>
      <w:r>
        <w:t>Data Collection</w:t>
      </w:r>
    </w:p>
    <w:p w14:paraId="2528D2CA" w14:textId="0C39791F" w:rsidR="00C721EB" w:rsidRDefault="00C721EB" w:rsidP="00C721EB">
      <w:pPr>
        <w:pStyle w:val="ListParagraph"/>
        <w:numPr>
          <w:ilvl w:val="1"/>
          <w:numId w:val="2"/>
        </w:numPr>
      </w:pPr>
      <w:r>
        <w:t>Transects</w:t>
      </w:r>
    </w:p>
    <w:p w14:paraId="13E841FA" w14:textId="6D773207" w:rsidR="00C721EB" w:rsidRDefault="00C721EB" w:rsidP="00C721EB">
      <w:pPr>
        <w:pStyle w:val="ListParagraph"/>
        <w:numPr>
          <w:ilvl w:val="1"/>
          <w:numId w:val="2"/>
        </w:numPr>
      </w:pPr>
      <w:r>
        <w:t>Cameras</w:t>
      </w:r>
    </w:p>
    <w:p w14:paraId="10C71B53" w14:textId="7490A0A0" w:rsidR="00C721EB" w:rsidRDefault="00C721EB" w:rsidP="00C721EB">
      <w:pPr>
        <w:pStyle w:val="ListParagraph"/>
        <w:numPr>
          <w:ilvl w:val="1"/>
          <w:numId w:val="2"/>
        </w:numPr>
      </w:pPr>
      <w:r>
        <w:t>Traits</w:t>
      </w:r>
    </w:p>
    <w:p w14:paraId="2E403AA5" w14:textId="04BBEA78" w:rsidR="00C721EB" w:rsidRDefault="00C721EB" w:rsidP="00C721EB">
      <w:pPr>
        <w:pStyle w:val="ListParagraph"/>
        <w:numPr>
          <w:ilvl w:val="1"/>
          <w:numId w:val="2"/>
        </w:numPr>
      </w:pPr>
      <w:r>
        <w:t>Phylogeny</w:t>
      </w:r>
    </w:p>
    <w:p w14:paraId="25EFFE4D" w14:textId="381EBBDD" w:rsidR="00C721EB" w:rsidRDefault="00C721EB" w:rsidP="00C721EB">
      <w:pPr>
        <w:pStyle w:val="ListParagraph"/>
        <w:numPr>
          <w:ilvl w:val="0"/>
          <w:numId w:val="2"/>
        </w:numPr>
      </w:pPr>
      <w:r>
        <w:t>Pollinator overlap and relatedness</w:t>
      </w:r>
    </w:p>
    <w:p w14:paraId="0E19D596" w14:textId="13931019" w:rsidR="00C721EB" w:rsidRDefault="00C721EB" w:rsidP="00C721EB">
      <w:pPr>
        <w:pStyle w:val="ListParagraph"/>
        <w:numPr>
          <w:ilvl w:val="1"/>
          <w:numId w:val="2"/>
        </w:numPr>
      </w:pPr>
      <w:r>
        <w:t>Detection probabilities?</w:t>
      </w:r>
    </w:p>
    <w:p w14:paraId="0BDD5B83" w14:textId="05915E74" w:rsidR="00C721EB" w:rsidRDefault="00C721EB" w:rsidP="00C721EB">
      <w:pPr>
        <w:pStyle w:val="ListParagraph"/>
        <w:numPr>
          <w:ilvl w:val="1"/>
          <w:numId w:val="2"/>
        </w:numPr>
      </w:pPr>
      <w:r>
        <w:t xml:space="preserve">Pagels Lambda </w:t>
      </w:r>
    </w:p>
    <w:p w14:paraId="54E27752" w14:textId="34E13985" w:rsidR="00C721EB" w:rsidRDefault="00C721EB" w:rsidP="00C721EB">
      <w:pPr>
        <w:pStyle w:val="ListParagraph"/>
        <w:numPr>
          <w:ilvl w:val="1"/>
          <w:numId w:val="2"/>
        </w:numPr>
      </w:pPr>
      <w:r>
        <w:t>Niche Overlap</w:t>
      </w:r>
    </w:p>
    <w:p w14:paraId="3F6871B1" w14:textId="4F4FF018" w:rsidR="00C721EB" w:rsidRDefault="00C721EB" w:rsidP="00C721EB">
      <w:pPr>
        <w:pStyle w:val="ListParagraph"/>
        <w:numPr>
          <w:ilvl w:val="0"/>
          <w:numId w:val="2"/>
        </w:numPr>
      </w:pPr>
      <w:r>
        <w:t>Predictive Models of co-flowering</w:t>
      </w:r>
    </w:p>
    <w:p w14:paraId="48BA955F" w14:textId="7892FACA" w:rsidR="00C721EB" w:rsidRDefault="00C721EB" w:rsidP="00C721EB">
      <w:pPr>
        <w:pStyle w:val="ListParagraph"/>
        <w:numPr>
          <w:ilvl w:val="1"/>
          <w:numId w:val="2"/>
        </w:numPr>
      </w:pPr>
      <w:r>
        <w:t>Training-testing split</w:t>
      </w:r>
    </w:p>
    <w:p w14:paraId="5B7CF31B" w14:textId="34937195" w:rsidR="00C721EB" w:rsidRDefault="00C721EB" w:rsidP="00C721EB">
      <w:pPr>
        <w:pStyle w:val="ListParagraph"/>
        <w:numPr>
          <w:ilvl w:val="1"/>
          <w:numId w:val="2"/>
        </w:numPr>
      </w:pPr>
      <w:r>
        <w:t>Baseline model</w:t>
      </w:r>
    </w:p>
    <w:p w14:paraId="218FAA9B" w14:textId="43A20723" w:rsidR="00FA7EA0" w:rsidRDefault="00FA7EA0" w:rsidP="00C721EB">
      <w:pPr>
        <w:pStyle w:val="ListParagraph"/>
        <w:numPr>
          <w:ilvl w:val="2"/>
          <w:numId w:val="2"/>
        </w:numPr>
      </w:pPr>
      <w:r>
        <w:t xml:space="preserve">We have intentionally left out </w:t>
      </w:r>
      <w:r w:rsidR="005769A4">
        <w:t xml:space="preserve">elevation and </w:t>
      </w:r>
      <w:proofErr w:type="spellStart"/>
      <w:r>
        <w:t>julian</w:t>
      </w:r>
      <w:proofErr w:type="spellEnd"/>
      <w:r>
        <w:t xml:space="preserve"> day as a predictor of </w:t>
      </w:r>
      <w:r w:rsidR="00BF7787">
        <w:t>co-flowering</w:t>
      </w:r>
      <w:r>
        <w:t xml:space="preserve">. The models of covariance </w:t>
      </w:r>
      <w:r w:rsidR="00BF7787">
        <w:t>outlined</w:t>
      </w:r>
      <w:r>
        <w:t xml:space="preserve"> below describe the correlation in intensity of flowering among sampling periods. If we use</w:t>
      </w:r>
      <w:r w:rsidR="00D842B9">
        <w:t xml:space="preserve"> elevation or </w:t>
      </w:r>
      <w:proofErr w:type="spellStart"/>
      <w:r w:rsidR="00D842B9">
        <w:t>julian</w:t>
      </w:r>
      <w:proofErr w:type="spellEnd"/>
      <w:r w:rsidR="00D842B9">
        <w:t xml:space="preserve"> day</w:t>
      </w:r>
      <w:r>
        <w:t xml:space="preserve">, for example as a proxy of environmental conditions, the phylogenetic and trait </w:t>
      </w:r>
      <w:r w:rsidR="00D842B9">
        <w:t>co-</w:t>
      </w:r>
      <w:r>
        <w:t>variance will be captured by the variation in response to date</w:t>
      </w:r>
      <w:r w:rsidR="00D842B9">
        <w:t xml:space="preserve"> or location</w:t>
      </w:r>
      <w:r>
        <w:t>.</w:t>
      </w:r>
      <w:r w:rsidR="00D842B9">
        <w:t xml:space="preserve"> </w:t>
      </w:r>
      <w:r>
        <w:t xml:space="preserve">In </w:t>
      </w:r>
      <w:r w:rsidR="00BF7787">
        <w:t>practice</w:t>
      </w:r>
      <w:r>
        <w:t xml:space="preserve">, it </w:t>
      </w:r>
      <w:r w:rsidR="00BF7787">
        <w:t xml:space="preserve">is not possible to differentiate the phylogenetic effect </w:t>
      </w:r>
      <w:r w:rsidR="00D842B9">
        <w:t>of</w:t>
      </w:r>
      <w:r w:rsidR="00BF7787">
        <w:t xml:space="preserve"> the timing of flowering, v</w:t>
      </w:r>
      <w:r w:rsidR="00D842B9">
        <w:t>ersus the phylogenetic effect on</w:t>
      </w:r>
      <w:r w:rsidR="00BF7787">
        <w:t xml:space="preserve"> co-occurrence</w:t>
      </w:r>
      <w:r w:rsidR="00D842B9">
        <w:t xml:space="preserve"> leading to different flowering times</w:t>
      </w:r>
      <w:r w:rsidR="00BF7787">
        <w:t xml:space="preserve">. Both parameterizations represent changes among sampling periods. </w:t>
      </w:r>
      <w:r>
        <w:t xml:space="preserve"> </w:t>
      </w:r>
      <w:bookmarkStart w:id="0" w:name="_GoBack"/>
      <w:bookmarkEnd w:id="0"/>
    </w:p>
    <w:p w14:paraId="59BA1D45" w14:textId="3E8A9964" w:rsidR="00C721EB" w:rsidRDefault="00C721EB" w:rsidP="00C721EB">
      <w:pPr>
        <w:pStyle w:val="ListParagraph"/>
        <w:numPr>
          <w:ilvl w:val="1"/>
          <w:numId w:val="2"/>
        </w:numPr>
      </w:pPr>
      <w:r>
        <w:t>Models of Covariance for phylogenetic and trait distance</w:t>
      </w:r>
    </w:p>
    <w:p w14:paraId="36F72042" w14:textId="1FDF35F2" w:rsidR="00C721EB" w:rsidRDefault="00C721EB" w:rsidP="00C721EB">
      <w:pPr>
        <w:pStyle w:val="ListParagraph"/>
        <w:numPr>
          <w:ilvl w:val="2"/>
          <w:numId w:val="2"/>
        </w:numPr>
      </w:pPr>
      <w:r>
        <w:t>Attraction</w:t>
      </w:r>
    </w:p>
    <w:p w14:paraId="1982806C" w14:textId="14E5E4A8" w:rsidR="00FA7EA0" w:rsidRDefault="00C721EB" w:rsidP="004D2383">
      <w:pPr>
        <w:pStyle w:val="ListParagraph"/>
        <w:numPr>
          <w:ilvl w:val="2"/>
          <w:numId w:val="2"/>
        </w:numPr>
      </w:pPr>
      <w:r>
        <w:t>Repulsion</w:t>
      </w:r>
    </w:p>
    <w:p w14:paraId="556B8268" w14:textId="6614BB26" w:rsidR="00C721EB" w:rsidRDefault="00C721EB" w:rsidP="00C721EB">
      <w:pPr>
        <w:pStyle w:val="ListParagraph"/>
        <w:numPr>
          <w:ilvl w:val="1"/>
          <w:numId w:val="2"/>
        </w:numPr>
      </w:pPr>
      <w:r>
        <w:t>Model evaluation</w:t>
      </w:r>
    </w:p>
    <w:p w14:paraId="61F768AA" w14:textId="750EE8AF" w:rsidR="00C721EB" w:rsidRDefault="00C721EB" w:rsidP="00C721EB">
      <w:pPr>
        <w:pStyle w:val="ListParagraph"/>
        <w:numPr>
          <w:ilvl w:val="0"/>
          <w:numId w:val="2"/>
        </w:numPr>
      </w:pPr>
      <w:r>
        <w:t>Results</w:t>
      </w:r>
    </w:p>
    <w:p w14:paraId="580183CD" w14:textId="33C6A88C" w:rsidR="001E00CA" w:rsidRDefault="001E00CA" w:rsidP="00C721EB">
      <w:pPr>
        <w:pStyle w:val="ListParagraph"/>
        <w:numPr>
          <w:ilvl w:val="0"/>
          <w:numId w:val="2"/>
        </w:numPr>
      </w:pPr>
      <w:r>
        <w:t>Figure 1</w:t>
      </w:r>
    </w:p>
    <w:p w14:paraId="7E7A1D88" w14:textId="7B22ECDC" w:rsidR="001E00CA" w:rsidRDefault="001E00CA" w:rsidP="001E00CA">
      <w:pPr>
        <w:pStyle w:val="ListParagraph"/>
        <w:numPr>
          <w:ilvl w:val="1"/>
          <w:numId w:val="2"/>
        </w:numPr>
      </w:pPr>
      <w:r>
        <w:t>Conceptual: Co-flowering competition and facilitation with raw data, flowchart to show how data comes together</w:t>
      </w:r>
    </w:p>
    <w:p w14:paraId="0322D25E" w14:textId="3353762B" w:rsidR="001E00CA" w:rsidRDefault="001E00CA" w:rsidP="001E00CA">
      <w:pPr>
        <w:pStyle w:val="ListParagraph"/>
        <w:numPr>
          <w:ilvl w:val="0"/>
          <w:numId w:val="2"/>
        </w:numPr>
      </w:pPr>
      <w:r>
        <w:t>Figure 2</w:t>
      </w:r>
    </w:p>
    <w:p w14:paraId="23E9256B" w14:textId="11C3C5BE" w:rsidR="001E00CA" w:rsidRDefault="001E00CA" w:rsidP="001E00CA">
      <w:pPr>
        <w:pStyle w:val="ListParagraph"/>
        <w:numPr>
          <w:ilvl w:val="1"/>
          <w:numId w:val="2"/>
        </w:numPr>
      </w:pPr>
      <w:r>
        <w:t>Pollinator niche overlap matrix</w:t>
      </w:r>
    </w:p>
    <w:p w14:paraId="1E85BB2E" w14:textId="6E1E69A3" w:rsidR="001E00CA" w:rsidRDefault="001E00CA" w:rsidP="001E00CA">
      <w:pPr>
        <w:pStyle w:val="ListParagraph"/>
        <w:numPr>
          <w:ilvl w:val="0"/>
          <w:numId w:val="2"/>
        </w:numPr>
      </w:pPr>
      <w:r>
        <w:t>Figure 3</w:t>
      </w:r>
    </w:p>
    <w:p w14:paraId="1FC79484" w14:textId="72E2F059" w:rsidR="001E00CA" w:rsidRDefault="001E00CA" w:rsidP="001E00CA">
      <w:pPr>
        <w:pStyle w:val="ListParagraph"/>
        <w:numPr>
          <w:ilvl w:val="1"/>
          <w:numId w:val="2"/>
        </w:numPr>
      </w:pPr>
      <w:r>
        <w:t>Discrepancy in covariance models and observed data</w:t>
      </w:r>
    </w:p>
    <w:p w14:paraId="0D078667" w14:textId="3B5FDCA5" w:rsidR="001E00CA" w:rsidRDefault="001E00CA" w:rsidP="001E00CA">
      <w:pPr>
        <w:pStyle w:val="ListParagraph"/>
        <w:numPr>
          <w:ilvl w:val="0"/>
          <w:numId w:val="2"/>
        </w:numPr>
      </w:pPr>
      <w:r>
        <w:t>Figure 4</w:t>
      </w:r>
    </w:p>
    <w:p w14:paraId="67A079B6" w14:textId="27D15795" w:rsidR="001E00CA" w:rsidRDefault="001E00CA" w:rsidP="001E00CA">
      <w:pPr>
        <w:pStyle w:val="ListParagraph"/>
        <w:numPr>
          <w:ilvl w:val="1"/>
          <w:numId w:val="2"/>
        </w:numPr>
      </w:pPr>
      <w:r>
        <w:t>Discrepancy in covariance models and predicted data</w:t>
      </w:r>
    </w:p>
    <w:sectPr w:rsidR="001E00CA" w:rsidSect="005C75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0A8B"/>
    <w:multiLevelType w:val="hybridMultilevel"/>
    <w:tmpl w:val="7466D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0568F8"/>
    <w:multiLevelType w:val="hybridMultilevel"/>
    <w:tmpl w:val="5FC809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838"/>
    <w:rsid w:val="00041DB4"/>
    <w:rsid w:val="001C6838"/>
    <w:rsid w:val="001D7942"/>
    <w:rsid w:val="001E00CA"/>
    <w:rsid w:val="001E2CF0"/>
    <w:rsid w:val="002A2810"/>
    <w:rsid w:val="002D5BE6"/>
    <w:rsid w:val="003E2B95"/>
    <w:rsid w:val="004938C0"/>
    <w:rsid w:val="004D2383"/>
    <w:rsid w:val="00510744"/>
    <w:rsid w:val="005769A4"/>
    <w:rsid w:val="005C7557"/>
    <w:rsid w:val="00781648"/>
    <w:rsid w:val="00875512"/>
    <w:rsid w:val="00BB6FE5"/>
    <w:rsid w:val="00BF7787"/>
    <w:rsid w:val="00C21A77"/>
    <w:rsid w:val="00C721EB"/>
    <w:rsid w:val="00D842B9"/>
    <w:rsid w:val="00DC37E1"/>
    <w:rsid w:val="00F859A2"/>
    <w:rsid w:val="00FA7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F4A7B2"/>
  <w14:defaultImageDpi w14:val="32767"/>
  <w15:chartTrackingRefBased/>
  <w15:docId w15:val="{9C94DF23-B91A-9B4A-9501-ADC0DF34E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21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B96EB-AC69-8F4D-861E-3A00B73CA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Pages>
  <Words>1217</Words>
  <Characters>694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14</cp:revision>
  <dcterms:created xsi:type="dcterms:W3CDTF">2018-07-16T19:19:00Z</dcterms:created>
  <dcterms:modified xsi:type="dcterms:W3CDTF">2018-08-1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thods-in-ecology-and-evolution</vt:lpwstr>
  </property>
  <property fmtid="{D5CDD505-2E9C-101B-9397-08002B2CF9AE}" pid="14" name="Mendeley Recent Style Name 4_1">
    <vt:lpwstr>Methods in Ecology and Evolu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movement-ecology</vt:lpwstr>
  </property>
  <property fmtid="{D5CDD505-2E9C-101B-9397-08002B2CF9AE}" pid="20" name="Mendeley Recent Style Name 7_1">
    <vt:lpwstr>Movement Ecology</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